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2FD2" w:rsidRDefault="00102FD2" w:rsidP="00656905">
      <w:pPr>
        <w:pStyle w:val="Ttulo2"/>
        <w:numPr>
          <w:ilvl w:val="1"/>
          <w:numId w:val="2"/>
        </w:numPr>
        <w:rPr>
          <w:lang w:val="en-US"/>
        </w:rPr>
      </w:pPr>
      <w:bookmarkStart w:id="0" w:name="_Toc477447919"/>
      <w:bookmarkStart w:id="1" w:name="_Toc477453765"/>
      <w:bookmarkStart w:id="2" w:name="_Toc477455040"/>
      <w:bookmarkStart w:id="3" w:name="_Toc485304131"/>
      <w:r>
        <w:rPr>
          <w:lang w:val="en-US"/>
        </w:rPr>
        <w:t>Web Application Attacks</w:t>
      </w:r>
      <w:bookmarkEnd w:id="0"/>
      <w:bookmarkEnd w:id="1"/>
      <w:bookmarkEnd w:id="2"/>
      <w:bookmarkEnd w:id="3"/>
    </w:p>
    <w:p w:rsidR="00102FD2" w:rsidRDefault="00102FD2" w:rsidP="00656905">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102FD2" w:rsidRDefault="00102FD2" w:rsidP="00656905">
      <w:pPr>
        <w:rPr>
          <w:lang w:val="en-US"/>
        </w:rPr>
      </w:pPr>
      <w:r>
        <w:rPr>
          <w:lang w:val="en-US"/>
        </w:rPr>
        <w:t>According to the OWASP Top Ten Project</w:t>
      </w:r>
      <w:r>
        <w:rPr>
          <w:rStyle w:val="Refdenotaalpie"/>
          <w:lang w:val="en-US"/>
        </w:rPr>
        <w:footnoteReference w:id="2"/>
      </w:r>
      <w:r>
        <w:rPr>
          <w:lang w:val="en-US"/>
        </w:rPr>
        <w:t>,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unvalidated redirects and forwards.</w:t>
      </w:r>
    </w:p>
    <w:p w:rsidR="00102FD2" w:rsidRDefault="00102FD2" w:rsidP="00656905">
      <w:pPr>
        <w:rPr>
          <w:lang w:val="en-US"/>
        </w:rPr>
      </w:pPr>
      <w:r>
        <w:rPr>
          <w:lang w:val="en-US"/>
        </w:rPr>
        <w:t>As reference, the web application attacks most frequently used during the first quarter of 2017 were SQL injection, local file inclusion, and cross-site scripting (XSS), followed by remote file inclusion and PHP injection</w:t>
      </w:r>
      <w:r>
        <w:rPr>
          <w:lang w:val="en-US"/>
        </w:rPr>
        <w:fldChar w:fldCharType="begin"/>
      </w:r>
      <w:r>
        <w:rPr>
          <w:lang w:val="en-US"/>
        </w:rPr>
        <w:instrText xml:space="preserve"> ADDIN ZOTERO_ITEM CSL_CITATION {"citationID":"a1or6odg9h0","properties":{"formattedCitation":"[5]","plainCitation":"[5]"},"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D633D0">
        <w:rPr>
          <w:rFonts w:ascii="Calibri" w:hAnsi="Calibri"/>
          <w:lang w:val="en-US"/>
        </w:rPr>
        <w:t>[5]</w:t>
      </w:r>
      <w:r>
        <w:rPr>
          <w:lang w:val="en-US"/>
        </w:rPr>
        <w:fldChar w:fldCharType="end"/>
      </w:r>
      <w:r>
        <w:rPr>
          <w:lang w:val="en-US"/>
        </w:rPr>
        <w:t>:</w:t>
      </w:r>
    </w:p>
    <w:p w:rsidR="00102FD2" w:rsidRDefault="00102FD2" w:rsidP="00E44939">
      <w:pPr>
        <w:keepNext/>
        <w:jc w:val="center"/>
      </w:pPr>
      <w:r>
        <w:rPr>
          <w:noProof/>
        </w:rPr>
        <w:drawing>
          <wp:inline distT="0" distB="0" distL="0" distR="0" wp14:anchorId="55A20999" wp14:editId="4457042E">
            <wp:extent cx="3248025" cy="25336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48025" cy="2533650"/>
                    </a:xfrm>
                    <a:prstGeom prst="rect">
                      <a:avLst/>
                    </a:prstGeom>
                    <a:noFill/>
                    <a:ln>
                      <a:noFill/>
                    </a:ln>
                  </pic:spPr>
                </pic:pic>
              </a:graphicData>
            </a:graphic>
          </wp:inline>
        </w:drawing>
      </w:r>
    </w:p>
    <w:p w:rsidR="00102FD2" w:rsidRDefault="00102FD2" w:rsidP="00E44939">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 w:name="_Toc485304337"/>
      <w:r>
        <w:rPr>
          <w:noProof/>
          <w:lang w:val="en-US"/>
        </w:rPr>
        <w:t>3</w:t>
      </w:r>
      <w:r>
        <w:rPr>
          <w:lang w:val="en-US"/>
        </w:rPr>
        <w:fldChar w:fldCharType="end"/>
      </w:r>
      <w:r w:rsidRPr="00E44939">
        <w:rPr>
          <w:lang w:val="en-US"/>
        </w:rPr>
        <w:t xml:space="preserve"> Web Application Attack Frequency, Q1 2017</w:t>
      </w:r>
      <w:bookmarkEnd w:id="4"/>
    </w:p>
    <w:p w:rsidR="00102FD2" w:rsidRPr="00E44939" w:rsidRDefault="00102FD2" w:rsidP="00E44939">
      <w:pPr>
        <w:pStyle w:val="Epgrafe"/>
        <w:jc w:val="center"/>
        <w:rPr>
          <w:lang w:val="en-US"/>
        </w:rPr>
      </w:pPr>
      <w:r>
        <w:rPr>
          <w:lang w:val="en-US"/>
        </w:rPr>
        <w:t>[Source: Akamai’s State of the Internet Security Report]</w:t>
      </w:r>
    </w:p>
    <w:p w:rsidR="00102FD2" w:rsidRDefault="00102FD2" w:rsidP="00656905">
      <w:pPr>
        <w:rPr>
          <w:lang w:val="en-US"/>
        </w:rPr>
      </w:pPr>
    </w:p>
    <w:p w:rsidR="00102FD2" w:rsidRDefault="00102FD2" w:rsidP="00656905">
      <w:pPr>
        <w:rPr>
          <w:lang w:val="en-US"/>
        </w:rPr>
      </w:pPr>
      <w:r>
        <w:rPr>
          <w:lang w:val="en-US"/>
        </w:rPr>
        <w:t>The top three attack vectors have not changed from the last quarter. Their widespread use can be explained by the relative simplicity of their method (they are not as complex as other attack vectors) and their high efficiency. If a website does not actively protect against these vectors, more often than not it will be vulnerable to them.</w:t>
      </w:r>
    </w:p>
    <w:p w:rsidR="00102FD2" w:rsidRDefault="00102FD2" w:rsidP="00656905">
      <w:pPr>
        <w:rPr>
          <w:lang w:val="en-US"/>
        </w:rPr>
      </w:pPr>
      <w:r>
        <w:rPr>
          <w:lang w:val="en-US"/>
        </w:rPr>
        <w:t>Some of the most common attacks will be briefly described in the following subsections for clarity, along with some other widespread attacks.</w:t>
      </w:r>
    </w:p>
    <w:p w:rsidR="00102FD2" w:rsidRPr="00656905" w:rsidRDefault="00102FD2" w:rsidP="00656905">
      <w:pPr>
        <w:rPr>
          <w:lang w:val="en-US"/>
        </w:rPr>
      </w:pPr>
    </w:p>
    <w:p w:rsidR="00102FD2" w:rsidRPr="009F244A" w:rsidRDefault="00102FD2" w:rsidP="001B7559">
      <w:pPr>
        <w:pStyle w:val="Ttulo3"/>
        <w:numPr>
          <w:ilvl w:val="2"/>
          <w:numId w:val="2"/>
        </w:numPr>
        <w:rPr>
          <w:lang w:val="en-US"/>
        </w:rPr>
      </w:pPr>
      <w:bookmarkStart w:id="5" w:name="_Toc477447920"/>
      <w:r w:rsidRPr="009F244A">
        <w:rPr>
          <w:lang w:val="en-US"/>
        </w:rPr>
        <w:t>Injection</w:t>
      </w:r>
      <w:bookmarkEnd w:id="5"/>
    </w:p>
    <w:p w:rsidR="00102FD2" w:rsidRDefault="00102FD2">
      <w:pPr>
        <w:rPr>
          <w:lang w:val="en-US"/>
        </w:rPr>
      </w:pPr>
      <w:r>
        <w:rPr>
          <w:lang w:val="en-US"/>
        </w:rPr>
        <w:t>Code injection consists on sending untrusted data to an interpreter (SQL, OS, LDAP) as part of a command or query. This might trick the interpreter into executing an arbitrary command in order to access or alter data without proper authorization.</w:t>
      </w:r>
    </w:p>
    <w:p w:rsidR="00102FD2" w:rsidRDefault="00102FD2">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102FD2" w:rsidRDefault="00102FD2">
      <w:pPr>
        <w:rPr>
          <w:lang w:val="en-US"/>
        </w:rPr>
      </w:pPr>
    </w:p>
    <w:p w:rsidR="00102FD2" w:rsidRPr="00852538" w:rsidRDefault="00102FD2" w:rsidP="007F2AD4">
      <w:pPr>
        <w:pStyle w:val="Subttulo"/>
        <w:rPr>
          <w:lang w:val="en-US"/>
        </w:rPr>
      </w:pPr>
      <w:r w:rsidRPr="00852538">
        <w:rPr>
          <w:lang w:val="en-US"/>
        </w:rPr>
        <w:t>-SQL Injection:</w:t>
      </w:r>
    </w:p>
    <w:p w:rsidR="00102FD2" w:rsidRPr="00852538" w:rsidRDefault="00102FD2" w:rsidP="00994A41">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102FD2" w:rsidRPr="00852538" w:rsidRDefault="00102FD2" w:rsidP="00994A41">
      <w:pPr>
        <w:rPr>
          <w:lang w:val="en-US"/>
        </w:rPr>
      </w:pPr>
    </w:p>
    <w:p w:rsidR="00102FD2" w:rsidRPr="00852538" w:rsidRDefault="00102FD2" w:rsidP="007F2AD4">
      <w:pPr>
        <w:pStyle w:val="Subttulo"/>
        <w:rPr>
          <w:lang w:val="en-US"/>
        </w:rPr>
      </w:pPr>
      <w:r w:rsidRPr="00852538">
        <w:rPr>
          <w:lang w:val="en-US"/>
        </w:rPr>
        <w:t>-Blind SQL Injection:</w:t>
      </w:r>
    </w:p>
    <w:p w:rsidR="00102FD2" w:rsidRPr="00852538" w:rsidRDefault="00102FD2" w:rsidP="00994A41">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102FD2" w:rsidRPr="00852538" w:rsidRDefault="00102FD2">
      <w:pPr>
        <w:rPr>
          <w:lang w:val="en-US"/>
        </w:rPr>
      </w:pPr>
    </w:p>
    <w:p w:rsidR="00102FD2" w:rsidRPr="00852538" w:rsidRDefault="00102FD2" w:rsidP="007F2AD4">
      <w:pPr>
        <w:pStyle w:val="Subttulo"/>
        <w:rPr>
          <w:lang w:val="en-US"/>
        </w:rPr>
      </w:pPr>
      <w:r w:rsidRPr="00852538">
        <w:rPr>
          <w:lang w:val="en-US"/>
        </w:rPr>
        <w:t>-XPath Injection / Blind XPath Injection:</w:t>
      </w:r>
    </w:p>
    <w:p w:rsidR="00102FD2" w:rsidRPr="00852538" w:rsidRDefault="00102FD2">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102FD2" w:rsidRPr="00852538" w:rsidRDefault="00102FD2">
      <w:pPr>
        <w:rPr>
          <w:lang w:val="en-US"/>
        </w:rPr>
      </w:pPr>
    </w:p>
    <w:p w:rsidR="00102FD2" w:rsidRPr="00852538" w:rsidRDefault="00102FD2" w:rsidP="007F2AD4">
      <w:pPr>
        <w:pStyle w:val="Subttulo"/>
        <w:rPr>
          <w:lang w:val="en-US"/>
        </w:rPr>
      </w:pPr>
      <w:r w:rsidRPr="00852538">
        <w:rPr>
          <w:lang w:val="en-US"/>
        </w:rPr>
        <w:t>-Code Injection:</w:t>
      </w:r>
    </w:p>
    <w:p w:rsidR="00102FD2" w:rsidRPr="00852538" w:rsidRDefault="00102FD2">
      <w:pPr>
        <w:rPr>
          <w:lang w:val="en-US"/>
        </w:rPr>
      </w:pPr>
      <w:r w:rsidRPr="00852538">
        <w:rPr>
          <w:lang w:val="en-US"/>
        </w:rPr>
        <w:t>This attack injects code to be directly interpreted by the application, such as PHP code. It exploits a lack of proper input/output data validation.</w:t>
      </w:r>
    </w:p>
    <w:p w:rsidR="00102FD2" w:rsidRPr="00852538" w:rsidRDefault="00102FD2">
      <w:pPr>
        <w:rPr>
          <w:lang w:val="en-US"/>
        </w:rPr>
      </w:pPr>
    </w:p>
    <w:p w:rsidR="00102FD2" w:rsidRPr="00852538" w:rsidRDefault="00102FD2" w:rsidP="007F2AD4">
      <w:pPr>
        <w:pStyle w:val="Subttulo"/>
        <w:rPr>
          <w:lang w:val="en-US"/>
        </w:rPr>
      </w:pPr>
      <w:r w:rsidRPr="00852538">
        <w:rPr>
          <w:lang w:val="en-US"/>
        </w:rPr>
        <w:t>-Command Injection:</w:t>
      </w:r>
    </w:p>
    <w:p w:rsidR="00102FD2" w:rsidRPr="00B46323" w:rsidRDefault="00102FD2">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102FD2" w:rsidRDefault="00102FD2">
      <w:pPr>
        <w:rPr>
          <w:lang w:val="en-US"/>
        </w:rPr>
      </w:pPr>
    </w:p>
    <w:p w:rsidR="00102FD2" w:rsidRPr="009F244A" w:rsidRDefault="00102FD2" w:rsidP="001B7559">
      <w:pPr>
        <w:pStyle w:val="Ttulo3"/>
        <w:numPr>
          <w:ilvl w:val="2"/>
          <w:numId w:val="2"/>
        </w:numPr>
        <w:rPr>
          <w:lang w:val="en-US"/>
        </w:rPr>
      </w:pPr>
      <w:bookmarkStart w:id="6" w:name="_Toc477447921"/>
      <w:r w:rsidRPr="009F244A">
        <w:rPr>
          <w:lang w:val="en-US"/>
        </w:rPr>
        <w:t>Broken Authentication and Session Management</w:t>
      </w:r>
      <w:bookmarkEnd w:id="6"/>
    </w:p>
    <w:p w:rsidR="00102FD2" w:rsidRDefault="00102FD2">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102FD2" w:rsidRPr="00C72DB8" w:rsidRDefault="00102FD2">
      <w:pPr>
        <w:rPr>
          <w:lang w:val="en-US"/>
        </w:rPr>
      </w:pPr>
    </w:p>
    <w:p w:rsidR="00102FD2" w:rsidRPr="009F244A" w:rsidRDefault="00102FD2" w:rsidP="001B7559">
      <w:pPr>
        <w:pStyle w:val="Ttulo3"/>
        <w:numPr>
          <w:ilvl w:val="2"/>
          <w:numId w:val="2"/>
        </w:numPr>
        <w:rPr>
          <w:lang w:val="en-US"/>
        </w:rPr>
      </w:pPr>
      <w:bookmarkStart w:id="7" w:name="_Toc477447922"/>
      <w:r w:rsidRPr="009F244A">
        <w:rPr>
          <w:lang w:val="en-US"/>
        </w:rPr>
        <w:t>Cross-Site Scripting (XSS)</w:t>
      </w:r>
      <w:bookmarkEnd w:id="7"/>
    </w:p>
    <w:p w:rsidR="00102FD2" w:rsidRDefault="00102FD2" w:rsidP="00C72DB8">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102FD2" w:rsidRDefault="00102FD2">
      <w:pPr>
        <w:rPr>
          <w:lang w:val="en-US"/>
        </w:rPr>
      </w:pPr>
    </w:p>
    <w:p w:rsidR="00102FD2" w:rsidRDefault="00102FD2" w:rsidP="007F2AD4">
      <w:pPr>
        <w:pStyle w:val="Subttulo"/>
        <w:rPr>
          <w:lang w:val="en-US"/>
        </w:rPr>
      </w:pPr>
      <w:r>
        <w:rPr>
          <w:lang w:val="en-US"/>
        </w:rPr>
        <w:t>-Stored XSS Attacks</w:t>
      </w:r>
    </w:p>
    <w:p w:rsidR="00102FD2" w:rsidRDefault="00102FD2" w:rsidP="00F079B0">
      <w:pPr>
        <w:rPr>
          <w:lang w:val="en-US"/>
        </w:rPr>
      </w:pPr>
      <w:r>
        <w:rPr>
          <w:lang w:val="en-US"/>
        </w:rPr>
        <w:t>Also known as Persistent or Type-I XSS. The script is injected directly into a database, message forum or similar, in a way that it is permanently stored on the target server. When a user requests the stored information, that user will also inadvertently retrieve the malicious script.</w:t>
      </w:r>
    </w:p>
    <w:p w:rsidR="00102FD2" w:rsidRDefault="00102FD2" w:rsidP="00F079B0">
      <w:pPr>
        <w:rPr>
          <w:lang w:val="en-US"/>
        </w:rPr>
      </w:pPr>
    </w:p>
    <w:p w:rsidR="00102FD2" w:rsidRDefault="00102FD2" w:rsidP="007F2AD4">
      <w:pPr>
        <w:pStyle w:val="Subttulo"/>
        <w:rPr>
          <w:lang w:val="en-US"/>
        </w:rPr>
      </w:pPr>
      <w:r>
        <w:rPr>
          <w:lang w:val="en-US"/>
        </w:rPr>
        <w:t>-Reflected XSS Attacks</w:t>
      </w:r>
    </w:p>
    <w:p w:rsidR="00102FD2" w:rsidRPr="008501A6" w:rsidRDefault="00102FD2" w:rsidP="00F079B0">
      <w:pPr>
        <w:rPr>
          <w:lang w:val="en-US"/>
        </w:rPr>
      </w:pPr>
      <w:r>
        <w:rPr>
          <w:lang w:val="en-US"/>
        </w:rPr>
        <w:t>Also known as Non-Persistent or Type-II XSS. The script is sent to the server as part of the input of a request. A vulnerable server might then include the script in the output, such as in an error message or search result. Social engineering is used to lure the victims into clicking a link or submitting a specific form in such a way that the injected script is reflected back to them as an output.</w:t>
      </w:r>
    </w:p>
    <w:p w:rsidR="00102FD2" w:rsidRDefault="00102FD2">
      <w:pPr>
        <w:rPr>
          <w:lang w:val="en-US"/>
        </w:rPr>
      </w:pPr>
    </w:p>
    <w:p w:rsidR="00102FD2" w:rsidRPr="009F244A" w:rsidRDefault="00102FD2" w:rsidP="001B7559">
      <w:pPr>
        <w:pStyle w:val="Ttulo3"/>
        <w:numPr>
          <w:ilvl w:val="2"/>
          <w:numId w:val="2"/>
        </w:numPr>
        <w:rPr>
          <w:lang w:val="en-US"/>
        </w:rPr>
      </w:pPr>
      <w:bookmarkStart w:id="8" w:name="_Toc477447923"/>
      <w:r w:rsidRPr="009F244A">
        <w:rPr>
          <w:lang w:val="en-US"/>
        </w:rPr>
        <w:t>Insecure Direct Object References</w:t>
      </w:r>
      <w:bookmarkEnd w:id="8"/>
    </w:p>
    <w:p w:rsidR="00102FD2" w:rsidRDefault="00102FD2">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102FD2" w:rsidRDefault="00102FD2">
      <w:pPr>
        <w:rPr>
          <w:lang w:val="en-US"/>
        </w:rPr>
      </w:pPr>
    </w:p>
    <w:p w:rsidR="00102FD2" w:rsidRPr="009F244A" w:rsidRDefault="00102FD2" w:rsidP="001B7559">
      <w:pPr>
        <w:pStyle w:val="Ttulo3"/>
        <w:numPr>
          <w:ilvl w:val="2"/>
          <w:numId w:val="2"/>
        </w:numPr>
        <w:rPr>
          <w:lang w:val="en-US"/>
        </w:rPr>
      </w:pPr>
      <w:bookmarkStart w:id="9" w:name="_Toc477447924"/>
      <w:r w:rsidRPr="009F244A">
        <w:rPr>
          <w:lang w:val="en-US"/>
        </w:rPr>
        <w:t>Cross-Site Request Forgery (CSRF)</w:t>
      </w:r>
      <w:bookmarkEnd w:id="9"/>
    </w:p>
    <w:p w:rsidR="00102FD2" w:rsidRDefault="00102FD2">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102FD2" w:rsidRDefault="00102FD2">
      <w:pPr>
        <w:rPr>
          <w:lang w:val="en-US"/>
        </w:rPr>
      </w:pPr>
    </w:p>
    <w:p w:rsidR="00102FD2" w:rsidRPr="009F244A" w:rsidRDefault="00102FD2" w:rsidP="001B7559">
      <w:pPr>
        <w:pStyle w:val="Ttulo3"/>
        <w:numPr>
          <w:ilvl w:val="2"/>
          <w:numId w:val="2"/>
        </w:numPr>
        <w:rPr>
          <w:lang w:val="en-US"/>
        </w:rPr>
      </w:pPr>
      <w:bookmarkStart w:id="10" w:name="_Toc477447925"/>
      <w:r w:rsidRPr="009F244A">
        <w:rPr>
          <w:lang w:val="en-US"/>
        </w:rPr>
        <w:t>Clickjacking</w:t>
      </w:r>
      <w:bookmarkEnd w:id="10"/>
    </w:p>
    <w:p w:rsidR="00102FD2" w:rsidRPr="00A8734C" w:rsidRDefault="00102FD2">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102FD2" w:rsidRDefault="00102FD2">
      <w:pPr>
        <w:rPr>
          <w:lang w:val="en-US"/>
        </w:rPr>
      </w:pPr>
    </w:p>
    <w:p w:rsidR="00102FD2" w:rsidRPr="009F244A" w:rsidRDefault="00102FD2" w:rsidP="001B7559">
      <w:pPr>
        <w:pStyle w:val="Ttulo3"/>
        <w:numPr>
          <w:ilvl w:val="2"/>
          <w:numId w:val="2"/>
        </w:numPr>
        <w:rPr>
          <w:lang w:val="en-US"/>
        </w:rPr>
      </w:pPr>
      <w:bookmarkStart w:id="11" w:name="_Toc477447926"/>
      <w:r w:rsidRPr="009F244A">
        <w:rPr>
          <w:lang w:val="en-US"/>
        </w:rPr>
        <w:t>Denial of Service (DoS)</w:t>
      </w:r>
      <w:bookmarkEnd w:id="11"/>
    </w:p>
    <w:p w:rsidR="00102FD2" w:rsidRPr="00E02AD0" w:rsidRDefault="00102FD2">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102FD2" w:rsidRDefault="00102FD2">
      <w:pPr>
        <w:rPr>
          <w:lang w:val="en-US"/>
        </w:rPr>
      </w:pPr>
    </w:p>
    <w:p w:rsidR="00102FD2" w:rsidRPr="009F244A" w:rsidRDefault="00102FD2" w:rsidP="001B7559">
      <w:pPr>
        <w:pStyle w:val="Ttulo3"/>
        <w:numPr>
          <w:ilvl w:val="2"/>
          <w:numId w:val="2"/>
        </w:numPr>
        <w:rPr>
          <w:lang w:val="en-US"/>
        </w:rPr>
      </w:pPr>
      <w:bookmarkStart w:id="12" w:name="_Toc477447927"/>
      <w:r w:rsidRPr="009F244A">
        <w:rPr>
          <w:lang w:val="en-US"/>
        </w:rPr>
        <w:t>Man-in-the-middle</w:t>
      </w:r>
      <w:bookmarkEnd w:id="12"/>
    </w:p>
    <w:p w:rsidR="00102FD2" w:rsidRPr="00DB4EC3" w:rsidRDefault="00102FD2">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102FD2" w:rsidRDefault="00102FD2">
      <w:pPr>
        <w:rPr>
          <w:lang w:val="en-US"/>
        </w:rPr>
      </w:pPr>
    </w:p>
    <w:p w:rsidR="00102FD2" w:rsidRPr="009F244A" w:rsidRDefault="00102FD2" w:rsidP="001B7559">
      <w:pPr>
        <w:pStyle w:val="Ttulo3"/>
        <w:numPr>
          <w:ilvl w:val="2"/>
          <w:numId w:val="2"/>
        </w:numPr>
        <w:rPr>
          <w:lang w:val="en-US"/>
        </w:rPr>
      </w:pPr>
      <w:bookmarkStart w:id="13" w:name="_Toc477447928"/>
      <w:r w:rsidRPr="009F244A">
        <w:rPr>
          <w:lang w:val="en-US"/>
        </w:rPr>
        <w:t>Man-in-the-browser</w:t>
      </w:r>
      <w:bookmarkEnd w:id="13"/>
    </w:p>
    <w:p w:rsidR="00102FD2" w:rsidRPr="00DF4B58" w:rsidRDefault="00102FD2">
      <w:pPr>
        <w:rPr>
          <w:lang w:val="en-US"/>
        </w:rPr>
      </w:pPr>
      <w:r>
        <w:rPr>
          <w:lang w:val="en-US"/>
        </w:rPr>
        <w:t>This attack follows the same approach as the man-in-the-middle attack, but it makes use of a Trojan Horse as an interceptor between the browser and its security mechanisms. It bypasses authentication factors.</w:t>
      </w:r>
    </w:p>
    <w:p w:rsidR="00102FD2" w:rsidRDefault="00102FD2">
      <w:pPr>
        <w:rPr>
          <w:lang w:val="en-US"/>
        </w:rPr>
      </w:pPr>
    </w:p>
    <w:p w:rsidR="00102FD2" w:rsidRPr="009F244A" w:rsidRDefault="00102FD2" w:rsidP="001B7559">
      <w:pPr>
        <w:pStyle w:val="Ttulo3"/>
        <w:numPr>
          <w:ilvl w:val="2"/>
          <w:numId w:val="2"/>
        </w:numPr>
        <w:rPr>
          <w:lang w:val="en-US"/>
        </w:rPr>
      </w:pPr>
      <w:bookmarkStart w:id="14" w:name="_Toc477447929"/>
      <w:r w:rsidRPr="009F244A">
        <w:rPr>
          <w:lang w:val="en-US"/>
        </w:rPr>
        <w:t>Brute Force Attack</w:t>
      </w:r>
      <w:bookmarkEnd w:id="14"/>
    </w:p>
    <w:p w:rsidR="00102FD2" w:rsidRDefault="00102FD2">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102FD2" w:rsidRDefault="00102FD2">
      <w:pPr>
        <w:rPr>
          <w:lang w:val="en-US"/>
        </w:rPr>
      </w:pPr>
    </w:p>
    <w:p w:rsidR="00102FD2" w:rsidRPr="00712DC0" w:rsidRDefault="00102FD2" w:rsidP="001B7559">
      <w:pPr>
        <w:pStyle w:val="Ttulo3"/>
        <w:numPr>
          <w:ilvl w:val="2"/>
          <w:numId w:val="2"/>
        </w:numPr>
        <w:rPr>
          <w:lang w:val="en-US"/>
        </w:rPr>
      </w:pPr>
      <w:bookmarkStart w:id="15" w:name="_Toc477447930"/>
      <w:r w:rsidRPr="00712DC0">
        <w:rPr>
          <w:lang w:val="en-US"/>
        </w:rPr>
        <w:t>Social Engineering</w:t>
      </w:r>
      <w:bookmarkEnd w:id="15"/>
    </w:p>
    <w:p w:rsidR="00102FD2" w:rsidRDefault="00102FD2">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8]","plainCitation":"[8]"},"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D633D0">
        <w:rPr>
          <w:rFonts w:ascii="Calibri" w:hAnsi="Calibri"/>
          <w:lang w:val="en-US"/>
        </w:rPr>
        <w:t>[8]</w:t>
      </w:r>
      <w:r>
        <w:rPr>
          <w:lang w:val="en-US"/>
        </w:rPr>
        <w:fldChar w:fldCharType="end"/>
      </w:r>
      <w:r>
        <w:rPr>
          <w:lang w:val="en-US"/>
        </w:rPr>
        <w:t>. It could be divided into multiple categories:</w:t>
      </w:r>
    </w:p>
    <w:p w:rsidR="00102FD2" w:rsidRDefault="00102FD2">
      <w:pPr>
        <w:rPr>
          <w:lang w:val="en-US"/>
        </w:rPr>
      </w:pPr>
    </w:p>
    <w:p w:rsidR="00102FD2" w:rsidRDefault="00102FD2" w:rsidP="007F2AD4">
      <w:pPr>
        <w:pStyle w:val="Subttulo"/>
        <w:rPr>
          <w:lang w:val="en-US"/>
        </w:rPr>
      </w:pPr>
      <w:r>
        <w:rPr>
          <w:lang w:val="en-US"/>
        </w:rPr>
        <w:t>-Baiting:</w:t>
      </w:r>
    </w:p>
    <w:p w:rsidR="00102FD2" w:rsidRDefault="00102FD2">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102FD2" w:rsidRDefault="00102FD2">
      <w:pPr>
        <w:rPr>
          <w:lang w:val="en-US"/>
        </w:rPr>
      </w:pPr>
    </w:p>
    <w:p w:rsidR="00102FD2" w:rsidRDefault="00102FD2" w:rsidP="007F2AD4">
      <w:pPr>
        <w:pStyle w:val="Subttulo"/>
        <w:rPr>
          <w:lang w:val="en-US"/>
        </w:rPr>
      </w:pPr>
      <w:r>
        <w:rPr>
          <w:lang w:val="en-US"/>
        </w:rPr>
        <w:t>-Phishing:</w:t>
      </w:r>
    </w:p>
    <w:p w:rsidR="00102FD2" w:rsidRDefault="00102FD2" w:rsidP="00FE69FC">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102FD2" w:rsidRDefault="00102FD2" w:rsidP="00FE69FC">
      <w:pPr>
        <w:rPr>
          <w:lang w:val="en-US"/>
        </w:rPr>
      </w:pPr>
    </w:p>
    <w:p w:rsidR="00102FD2" w:rsidRDefault="00102FD2" w:rsidP="007F2AD4">
      <w:pPr>
        <w:pStyle w:val="Subttulo"/>
        <w:rPr>
          <w:lang w:val="en-US"/>
        </w:rPr>
      </w:pPr>
      <w:r>
        <w:rPr>
          <w:lang w:val="en-US"/>
        </w:rPr>
        <w:t>-Pretexting:</w:t>
      </w:r>
    </w:p>
    <w:p w:rsidR="00102FD2" w:rsidRDefault="00102FD2" w:rsidP="00BB4264">
      <w:pPr>
        <w:rPr>
          <w:lang w:val="en-US"/>
        </w:rPr>
      </w:pPr>
      <w:r>
        <w:rPr>
          <w:lang w:val="en-US"/>
        </w:rPr>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102FD2" w:rsidRDefault="00102FD2" w:rsidP="00BB4264">
      <w:pPr>
        <w:rPr>
          <w:lang w:val="en-US"/>
        </w:rPr>
      </w:pPr>
    </w:p>
    <w:p w:rsidR="00102FD2" w:rsidRDefault="00102FD2" w:rsidP="007F2AD4">
      <w:pPr>
        <w:pStyle w:val="Subttulo"/>
        <w:rPr>
          <w:lang w:val="en-US"/>
        </w:rPr>
      </w:pPr>
      <w:r>
        <w:rPr>
          <w:lang w:val="en-US"/>
        </w:rPr>
        <w:t>-Scareware:</w:t>
      </w:r>
    </w:p>
    <w:p w:rsidR="00102FD2" w:rsidRPr="003476B9" w:rsidRDefault="00102FD2" w:rsidP="003476B9">
      <w:pPr>
        <w:rPr>
          <w:lang w:val="en-US"/>
        </w:rPr>
      </w:pPr>
      <w:r>
        <w:rPr>
          <w:lang w:val="en-US"/>
        </w:rPr>
        <w:t>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problems.</w:t>
      </w:r>
    </w:p>
    <w:sectPr w:rsidR="00102FD2" w:rsidRPr="003476B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0773" w:rsidRDefault="005E0773" w:rsidP="007626D9">
      <w:pPr>
        <w:spacing w:after="0" w:line="240" w:lineRule="auto"/>
      </w:pPr>
      <w:r>
        <w:separator/>
      </w:r>
    </w:p>
  </w:endnote>
  <w:endnote w:type="continuationSeparator" w:id="0">
    <w:p w:rsidR="005E0773" w:rsidRDefault="005E0773" w:rsidP="00762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0773" w:rsidRDefault="005E0773" w:rsidP="007626D9">
      <w:pPr>
        <w:spacing w:after="0" w:line="240" w:lineRule="auto"/>
      </w:pPr>
      <w:r>
        <w:separator/>
      </w:r>
    </w:p>
  </w:footnote>
  <w:footnote w:type="continuationSeparator" w:id="0">
    <w:p w:rsidR="005E0773" w:rsidRDefault="005E0773" w:rsidP="007626D9">
      <w:pPr>
        <w:spacing w:after="0" w:line="240" w:lineRule="auto"/>
      </w:pPr>
      <w:r>
        <w:continuationSeparator/>
      </w:r>
    </w:p>
  </w:footnote>
  <w:footnote w:id="1">
    <w:p w:rsidR="00102FD2" w:rsidRPr="00A312BE" w:rsidRDefault="00102FD2" w:rsidP="007626D9">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102FD2" w:rsidRDefault="00102FD2" w:rsidP="00A312BE">
      <w:r w:rsidRPr="00A312BE">
        <w:rPr>
          <w:rStyle w:val="Refdenotaalpie"/>
          <w:sz w:val="20"/>
          <w:szCs w:val="20"/>
        </w:rPr>
        <w:footnoteRef/>
      </w:r>
      <w:r w:rsidRPr="00A312BE">
        <w:rPr>
          <w:sz w:val="20"/>
          <w:szCs w:val="20"/>
        </w:rPr>
        <w:t xml:space="preserve"> https://www.owasp.org/index.php/Top10#OWASP_Top_10_for_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5891"/>
    <w:rsid w:val="00013D82"/>
    <w:rsid w:val="000167C5"/>
    <w:rsid w:val="00022391"/>
    <w:rsid w:val="00022B5D"/>
    <w:rsid w:val="000349AD"/>
    <w:rsid w:val="000429A2"/>
    <w:rsid w:val="00054830"/>
    <w:rsid w:val="000A404C"/>
    <w:rsid w:val="000B2B24"/>
    <w:rsid w:val="000C2323"/>
    <w:rsid w:val="000C4DA8"/>
    <w:rsid w:val="000C7B96"/>
    <w:rsid w:val="000D67EC"/>
    <w:rsid w:val="000E4C98"/>
    <w:rsid w:val="00101C27"/>
    <w:rsid w:val="00102FD2"/>
    <w:rsid w:val="001320AD"/>
    <w:rsid w:val="00135397"/>
    <w:rsid w:val="001670DD"/>
    <w:rsid w:val="001719D8"/>
    <w:rsid w:val="00181CAA"/>
    <w:rsid w:val="001A794D"/>
    <w:rsid w:val="001B06D9"/>
    <w:rsid w:val="001B7559"/>
    <w:rsid w:val="001C1F3E"/>
    <w:rsid w:val="001D53A0"/>
    <w:rsid w:val="001F056A"/>
    <w:rsid w:val="00212944"/>
    <w:rsid w:val="002371C6"/>
    <w:rsid w:val="00252C7E"/>
    <w:rsid w:val="00262B71"/>
    <w:rsid w:val="00272CB7"/>
    <w:rsid w:val="00281B6A"/>
    <w:rsid w:val="002A7418"/>
    <w:rsid w:val="002A7F9C"/>
    <w:rsid w:val="002D3048"/>
    <w:rsid w:val="002D5891"/>
    <w:rsid w:val="002E3188"/>
    <w:rsid w:val="002E7974"/>
    <w:rsid w:val="00313B22"/>
    <w:rsid w:val="00315C1F"/>
    <w:rsid w:val="00327DC7"/>
    <w:rsid w:val="0034285B"/>
    <w:rsid w:val="0034454D"/>
    <w:rsid w:val="003476B9"/>
    <w:rsid w:val="00365129"/>
    <w:rsid w:val="003B40F4"/>
    <w:rsid w:val="003D354F"/>
    <w:rsid w:val="003D41B8"/>
    <w:rsid w:val="003E2E42"/>
    <w:rsid w:val="003F04F7"/>
    <w:rsid w:val="003F77DB"/>
    <w:rsid w:val="004106D0"/>
    <w:rsid w:val="00433D87"/>
    <w:rsid w:val="0043668A"/>
    <w:rsid w:val="0044796D"/>
    <w:rsid w:val="00456AB5"/>
    <w:rsid w:val="00472305"/>
    <w:rsid w:val="00475366"/>
    <w:rsid w:val="00476DE1"/>
    <w:rsid w:val="00492ECC"/>
    <w:rsid w:val="004A103B"/>
    <w:rsid w:val="004A5BAB"/>
    <w:rsid w:val="004B46F7"/>
    <w:rsid w:val="004E0915"/>
    <w:rsid w:val="004F3C62"/>
    <w:rsid w:val="004F711E"/>
    <w:rsid w:val="00515C0A"/>
    <w:rsid w:val="0052440A"/>
    <w:rsid w:val="00534779"/>
    <w:rsid w:val="0053796E"/>
    <w:rsid w:val="00546275"/>
    <w:rsid w:val="00561BE1"/>
    <w:rsid w:val="0056233E"/>
    <w:rsid w:val="00566D2A"/>
    <w:rsid w:val="00575F9C"/>
    <w:rsid w:val="00576C20"/>
    <w:rsid w:val="005A4805"/>
    <w:rsid w:val="005A4C86"/>
    <w:rsid w:val="005A5813"/>
    <w:rsid w:val="005C1C64"/>
    <w:rsid w:val="005E0773"/>
    <w:rsid w:val="00613853"/>
    <w:rsid w:val="006303BE"/>
    <w:rsid w:val="006447BF"/>
    <w:rsid w:val="00652083"/>
    <w:rsid w:val="00656905"/>
    <w:rsid w:val="00666515"/>
    <w:rsid w:val="00681667"/>
    <w:rsid w:val="00690E87"/>
    <w:rsid w:val="006B7C51"/>
    <w:rsid w:val="006C32E1"/>
    <w:rsid w:val="006C3650"/>
    <w:rsid w:val="006E0A71"/>
    <w:rsid w:val="006F0A85"/>
    <w:rsid w:val="00712098"/>
    <w:rsid w:val="00712DC0"/>
    <w:rsid w:val="00727B46"/>
    <w:rsid w:val="00734F60"/>
    <w:rsid w:val="0074096D"/>
    <w:rsid w:val="00741D78"/>
    <w:rsid w:val="007512FA"/>
    <w:rsid w:val="007524AB"/>
    <w:rsid w:val="007576F2"/>
    <w:rsid w:val="007626D9"/>
    <w:rsid w:val="007734F8"/>
    <w:rsid w:val="00775E3E"/>
    <w:rsid w:val="007B5F9C"/>
    <w:rsid w:val="007E09E4"/>
    <w:rsid w:val="007E1336"/>
    <w:rsid w:val="007E5377"/>
    <w:rsid w:val="007E707F"/>
    <w:rsid w:val="007F00A8"/>
    <w:rsid w:val="007F1B17"/>
    <w:rsid w:val="007F2AD4"/>
    <w:rsid w:val="008007D0"/>
    <w:rsid w:val="00800D9F"/>
    <w:rsid w:val="00801EF5"/>
    <w:rsid w:val="0081231F"/>
    <w:rsid w:val="00823486"/>
    <w:rsid w:val="00826559"/>
    <w:rsid w:val="00852538"/>
    <w:rsid w:val="00860531"/>
    <w:rsid w:val="00866B23"/>
    <w:rsid w:val="00875A2B"/>
    <w:rsid w:val="0088131E"/>
    <w:rsid w:val="0088658E"/>
    <w:rsid w:val="008B2C95"/>
    <w:rsid w:val="008B3260"/>
    <w:rsid w:val="008B61B6"/>
    <w:rsid w:val="008D1659"/>
    <w:rsid w:val="008D2349"/>
    <w:rsid w:val="008F3CD6"/>
    <w:rsid w:val="008F78BC"/>
    <w:rsid w:val="00902599"/>
    <w:rsid w:val="00907B3D"/>
    <w:rsid w:val="00916A50"/>
    <w:rsid w:val="0092156C"/>
    <w:rsid w:val="00930269"/>
    <w:rsid w:val="00932155"/>
    <w:rsid w:val="00937B10"/>
    <w:rsid w:val="009442FA"/>
    <w:rsid w:val="00950444"/>
    <w:rsid w:val="009839B1"/>
    <w:rsid w:val="00994A41"/>
    <w:rsid w:val="00995C71"/>
    <w:rsid w:val="009A0557"/>
    <w:rsid w:val="009A76B9"/>
    <w:rsid w:val="009C0948"/>
    <w:rsid w:val="009F244A"/>
    <w:rsid w:val="00A03598"/>
    <w:rsid w:val="00A053A7"/>
    <w:rsid w:val="00A312BE"/>
    <w:rsid w:val="00A33D3A"/>
    <w:rsid w:val="00A36061"/>
    <w:rsid w:val="00A5129A"/>
    <w:rsid w:val="00A84907"/>
    <w:rsid w:val="00A8734C"/>
    <w:rsid w:val="00A907B3"/>
    <w:rsid w:val="00AB7647"/>
    <w:rsid w:val="00AC493F"/>
    <w:rsid w:val="00AC4F5E"/>
    <w:rsid w:val="00AE34C9"/>
    <w:rsid w:val="00AF15A0"/>
    <w:rsid w:val="00B04F31"/>
    <w:rsid w:val="00B233C5"/>
    <w:rsid w:val="00B33F73"/>
    <w:rsid w:val="00B42A2B"/>
    <w:rsid w:val="00B46323"/>
    <w:rsid w:val="00B6637A"/>
    <w:rsid w:val="00B66FF3"/>
    <w:rsid w:val="00B761D8"/>
    <w:rsid w:val="00B85504"/>
    <w:rsid w:val="00B87CD3"/>
    <w:rsid w:val="00B942BC"/>
    <w:rsid w:val="00BB4264"/>
    <w:rsid w:val="00BC2DD8"/>
    <w:rsid w:val="00BE1AEA"/>
    <w:rsid w:val="00BE1CB4"/>
    <w:rsid w:val="00BE2A83"/>
    <w:rsid w:val="00BE2AD1"/>
    <w:rsid w:val="00C04734"/>
    <w:rsid w:val="00C26F6E"/>
    <w:rsid w:val="00C40809"/>
    <w:rsid w:val="00C554B7"/>
    <w:rsid w:val="00C6459B"/>
    <w:rsid w:val="00C72DB8"/>
    <w:rsid w:val="00C84267"/>
    <w:rsid w:val="00C914DC"/>
    <w:rsid w:val="00C930D5"/>
    <w:rsid w:val="00CC08BB"/>
    <w:rsid w:val="00CC7EAA"/>
    <w:rsid w:val="00CD0028"/>
    <w:rsid w:val="00CF0345"/>
    <w:rsid w:val="00D05251"/>
    <w:rsid w:val="00D250F3"/>
    <w:rsid w:val="00D416E2"/>
    <w:rsid w:val="00D43DFB"/>
    <w:rsid w:val="00D44A4E"/>
    <w:rsid w:val="00D51589"/>
    <w:rsid w:val="00D608D7"/>
    <w:rsid w:val="00D856BE"/>
    <w:rsid w:val="00D90860"/>
    <w:rsid w:val="00D955BB"/>
    <w:rsid w:val="00DB4EC3"/>
    <w:rsid w:val="00DC7CFD"/>
    <w:rsid w:val="00DD38AB"/>
    <w:rsid w:val="00DD4744"/>
    <w:rsid w:val="00DD6721"/>
    <w:rsid w:val="00DE3DFC"/>
    <w:rsid w:val="00DE3F12"/>
    <w:rsid w:val="00DE40ED"/>
    <w:rsid w:val="00DF4B58"/>
    <w:rsid w:val="00DF6FA1"/>
    <w:rsid w:val="00E02AD0"/>
    <w:rsid w:val="00E438AF"/>
    <w:rsid w:val="00E44939"/>
    <w:rsid w:val="00E508A7"/>
    <w:rsid w:val="00E54A2A"/>
    <w:rsid w:val="00E80D21"/>
    <w:rsid w:val="00E90609"/>
    <w:rsid w:val="00EA0423"/>
    <w:rsid w:val="00EB0AE5"/>
    <w:rsid w:val="00ED239F"/>
    <w:rsid w:val="00F079B0"/>
    <w:rsid w:val="00F10135"/>
    <w:rsid w:val="00F108D5"/>
    <w:rsid w:val="00F31FBF"/>
    <w:rsid w:val="00F3291A"/>
    <w:rsid w:val="00F354E3"/>
    <w:rsid w:val="00F36A8B"/>
    <w:rsid w:val="00F5144E"/>
    <w:rsid w:val="00F75BCF"/>
    <w:rsid w:val="00FA1511"/>
    <w:rsid w:val="00FD0275"/>
    <w:rsid w:val="00FD7430"/>
    <w:rsid w:val="00FE69FC"/>
    <w:rsid w:val="00FE712E"/>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 w:type="paragraph" w:styleId="Epgrafe">
    <w:name w:val="caption"/>
    <w:basedOn w:val="Normal"/>
    <w:next w:val="Normal"/>
    <w:uiPriority w:val="35"/>
    <w:unhideWhenUsed/>
    <w:qFormat/>
    <w:rsid w:val="00E44939"/>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7F2AD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FD027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E5377"/>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3F04F7"/>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F04F7"/>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F04F7"/>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F04F7"/>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F04F7"/>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F04F7"/>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F2AD4"/>
    <w:rPr>
      <w:rFonts w:asciiTheme="majorHAnsi" w:eastAsiaTheme="majorEastAsia" w:hAnsiTheme="majorHAnsi" w:cstheme="majorBidi"/>
      <w:b/>
      <w:bCs/>
      <w:color w:val="365F91" w:themeColor="accent1" w:themeShade="BF"/>
      <w:sz w:val="28"/>
      <w:szCs w:val="28"/>
    </w:rPr>
  </w:style>
  <w:style w:type="paragraph" w:styleId="Ttulo">
    <w:name w:val="Title"/>
    <w:basedOn w:val="Normal"/>
    <w:next w:val="Normal"/>
    <w:link w:val="TtuloCar"/>
    <w:uiPriority w:val="10"/>
    <w:qFormat/>
    <w:rsid w:val="007F2AD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7F2AD4"/>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F2AD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7F2AD4"/>
    <w:rPr>
      <w:rFonts w:asciiTheme="majorHAnsi" w:eastAsiaTheme="majorEastAsia" w:hAnsiTheme="majorHAnsi" w:cstheme="majorBidi"/>
      <w:i/>
      <w:iCs/>
      <w:color w:val="4F81BD" w:themeColor="accent1"/>
      <w:spacing w:val="15"/>
      <w:sz w:val="24"/>
      <w:szCs w:val="24"/>
    </w:rPr>
  </w:style>
  <w:style w:type="character" w:customStyle="1" w:styleId="Ttulo2Car">
    <w:name w:val="Título 2 Car"/>
    <w:basedOn w:val="Fuentedeprrafopredeter"/>
    <w:link w:val="Ttulo2"/>
    <w:uiPriority w:val="9"/>
    <w:rsid w:val="00FD0275"/>
    <w:rPr>
      <w:rFonts w:asciiTheme="majorHAnsi" w:eastAsiaTheme="majorEastAsia" w:hAnsiTheme="majorHAnsi" w:cstheme="majorBidi"/>
      <w:b/>
      <w:bCs/>
      <w:color w:val="4F81BD" w:themeColor="accent1"/>
      <w:sz w:val="26"/>
      <w:szCs w:val="26"/>
    </w:rPr>
  </w:style>
  <w:style w:type="character" w:styleId="Hipervnculo">
    <w:name w:val="Hyperlink"/>
    <w:basedOn w:val="Fuentedeprrafopredeter"/>
    <w:uiPriority w:val="99"/>
    <w:unhideWhenUsed/>
    <w:rsid w:val="00E54A2A"/>
    <w:rPr>
      <w:color w:val="0000FF" w:themeColor="hyperlink"/>
      <w:u w:val="single"/>
    </w:rPr>
  </w:style>
  <w:style w:type="paragraph" w:styleId="Tabladeilustraciones">
    <w:name w:val="table of figures"/>
    <w:basedOn w:val="Normal"/>
    <w:next w:val="Normal"/>
    <w:uiPriority w:val="99"/>
    <w:unhideWhenUsed/>
    <w:rsid w:val="00E54A2A"/>
    <w:pPr>
      <w:spacing w:after="0"/>
    </w:pPr>
  </w:style>
  <w:style w:type="character" w:customStyle="1" w:styleId="Ttulo3Car">
    <w:name w:val="Título 3 Car"/>
    <w:basedOn w:val="Fuentedeprrafopredeter"/>
    <w:link w:val="Ttulo3"/>
    <w:uiPriority w:val="9"/>
    <w:rsid w:val="007E5377"/>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3F04F7"/>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F04F7"/>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F04F7"/>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F04F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F04F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F04F7"/>
    <w:rPr>
      <w:rFonts w:asciiTheme="majorHAnsi" w:eastAsiaTheme="majorEastAsia" w:hAnsiTheme="majorHAnsi" w:cstheme="majorBidi"/>
      <w:i/>
      <w:iCs/>
      <w:color w:val="404040" w:themeColor="text1" w:themeTint="BF"/>
      <w:sz w:val="20"/>
      <w:szCs w:val="20"/>
    </w:rPr>
  </w:style>
  <w:style w:type="paragraph" w:styleId="Textodeglobo">
    <w:name w:val="Balloon Text"/>
    <w:basedOn w:val="Normal"/>
    <w:link w:val="TextodegloboCar"/>
    <w:uiPriority w:val="99"/>
    <w:semiHidden/>
    <w:unhideWhenUsed/>
    <w:rsid w:val="0065690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6905"/>
    <w:rPr>
      <w:rFonts w:ascii="Tahoma" w:hAnsi="Tahoma" w:cs="Tahoma"/>
      <w:sz w:val="16"/>
      <w:szCs w:val="16"/>
    </w:rPr>
  </w:style>
  <w:style w:type="paragraph" w:styleId="Textonotapie">
    <w:name w:val="footnote text"/>
    <w:basedOn w:val="Normal"/>
    <w:link w:val="TextonotapieCar"/>
    <w:uiPriority w:val="99"/>
    <w:semiHidden/>
    <w:unhideWhenUsed/>
    <w:rsid w:val="007626D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626D9"/>
    <w:rPr>
      <w:sz w:val="20"/>
      <w:szCs w:val="20"/>
    </w:rPr>
  </w:style>
  <w:style w:type="character" w:styleId="Refdenotaalpie">
    <w:name w:val="footnote reference"/>
    <w:basedOn w:val="Fuentedeprrafopredeter"/>
    <w:uiPriority w:val="99"/>
    <w:semiHidden/>
    <w:unhideWhenUsed/>
    <w:rsid w:val="007626D9"/>
    <w:rPr>
      <w:vertAlign w:val="superscript"/>
    </w:rPr>
  </w:style>
  <w:style w:type="paragraph" w:styleId="Epgrafe">
    <w:name w:val="caption"/>
    <w:basedOn w:val="Normal"/>
    <w:next w:val="Normal"/>
    <w:uiPriority w:val="35"/>
    <w:unhideWhenUsed/>
    <w:qFormat/>
    <w:rsid w:val="00E44939"/>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74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927A40-9876-44E8-B669-318BD8340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TotalTime>
  <Pages>1</Pages>
  <Words>1597</Words>
  <Characters>8784</Characters>
  <Application>Microsoft Office Word</Application>
  <DocSecurity>0</DocSecurity>
  <Lines>73</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215</cp:revision>
  <dcterms:created xsi:type="dcterms:W3CDTF">2017-01-30T14:02:00Z</dcterms:created>
  <dcterms:modified xsi:type="dcterms:W3CDTF">2017-06-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ctOFUxuM"/&gt;&lt;style id="http://www.zotero.org/styles/ieee" locale="en-GB"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